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07172C8A" w14:textId="71AE513A" w:rsidR="00FD012C" w:rsidRDefault="00FD012C">
      <w:r>
        <w:t xml:space="preserve">Economic and agricultural drivers of forest loss around the world. Countries still aim for growing economies, especially in developing nations. Economic growth often linked to growth in the agricultural sector and extractive industries in low income countries. These policies and growth often come at the expense of forests and other natural areas. Globally, there is evidence of a forest transition (ref?), but in many tropical countries deforestation for economic development is still big problem. </w:t>
      </w:r>
      <w:r w:rsidR="005620D2">
        <w:t xml:space="preserve">Sustainable land use, agricultural, and forest protection policies will be needed to reduce forest loss. Understanding the relationships between economic development and the agricultural sector on direct and indirect drivers of forest loss is crucial to develop appropriate policies and identify leverage points. </w:t>
      </w:r>
    </w:p>
    <w:p w14:paraId="6C0023C7" w14:textId="185C8A50" w:rsidR="00FD012C" w:rsidRDefault="005620D2">
      <w:r>
        <w:t>Forest transitions – link to para above. Explanation of older theories plus newer papers. Case studies. To be able to identify which pathway a country is on, or how close to a transition they are, and what needs to be done to get there, we need to break down some of the complexity and understand how economics and agriculture are related to forest loss.</w:t>
      </w:r>
    </w:p>
    <w:p w14:paraId="3132DDC7" w14:textId="0BFAB40F" w:rsidR="005620D2" w:rsidRDefault="005620D2">
      <w:r>
        <w:t>Some other studies that have modelled relationships between macroeconomic, agriculture, and forest loss.</w:t>
      </w:r>
      <w:r w:rsidR="00141381">
        <w:t xml:space="preserve"> Introduce ELCs and their effect on forests – from the wider region. Background to ELCs in Cambodia. Key to understand relationships between macroeconomics and agro-industry in Cambodia.</w:t>
      </w:r>
    </w:p>
    <w:p w14:paraId="2BDA47DE" w14:textId="0A53BE6E" w:rsidR="00141381" w:rsidRDefault="00141381">
      <w:r>
        <w:t>In this study…</w:t>
      </w:r>
    </w:p>
    <w:p w14:paraId="5339438C" w14:textId="77777777" w:rsidR="00FD012C" w:rsidRDefault="00FD012C"/>
    <w:p w14:paraId="685089B3" w14:textId="5C696AF6"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Mather 2007 – China, India and Vietnam have all undergone forest transitions and these have been led largely by the governments</w:t>
      </w:r>
    </w:p>
    <w:p w14:paraId="5D5ACD80" w14:textId="34EE5DBE" w:rsidR="002238D4" w:rsidRPr="0093383C" w:rsidRDefault="002238D4">
      <w:r>
        <w:t>Youn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 xml:space="preserve">redictor </w:t>
      </w:r>
      <w:r w:rsidRPr="001E05DC">
        <w:lastRenderedPageBreak/>
        <w:t>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X</w:t>
      </w:r>
      <w:r w:rsidRPr="001E05DC">
        <w:rPr>
          <w:i/>
          <w:iCs/>
          <w:vertAlign w:val="subscript"/>
        </w:rPr>
        <w:t>t</w:t>
      </w:r>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Total production values for industrial roundwood, non-coniferous tropical wood, other industrial roundwood, sawlogs and veneer logs (coniferous and non-coniferous), and sawnwood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141381"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141381"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141381"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dAIC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B82439">
        <w:t>Although our results do not describe causation, it is clear that ther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Table Sx</w:t>
      </w:r>
      <w:r w:rsidR="00050B93">
        <w:t>)</w:t>
      </w:r>
      <w:r w:rsidR="00801E63">
        <w:t xml:space="preserve">, and we can see this reflected in the model; </w:t>
      </w:r>
      <w:r w:rsidR="001D4CBF">
        <w:t xml:space="preserve">if international rubber prices increase by </w:t>
      </w:r>
      <w:r w:rsidR="00FB65AB">
        <w:t>$1500/ton</w:t>
      </w:r>
      <w:r w:rsidR="00FB65AB">
        <w:t>, the model predicts an additional</w:t>
      </w:r>
      <w:r w:rsidR="00FB65AB">
        <w:t xml:space="preserve">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w:t>
      </w:r>
      <w:r w:rsidR="00FB65AB">
        <w:t>$30/ton</w:t>
      </w:r>
      <w:r w:rsidR="00FB65AB">
        <w:t xml:space="preserve">,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141E1569"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Environmental Kuznet’s Curve</w:t>
      </w:r>
      <w:r w:rsidR="00FE1CFD">
        <w:t xml:space="preserve"> (</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 &amp; Hammig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414ED87A"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strongly worded government policies and laws,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46B5"/>
    <w:rsid w:val="000E32E5"/>
    <w:rsid w:val="00131C5D"/>
    <w:rsid w:val="00141381"/>
    <w:rsid w:val="001A6F37"/>
    <w:rsid w:val="001B2E6F"/>
    <w:rsid w:val="001D4CBF"/>
    <w:rsid w:val="001E2F1B"/>
    <w:rsid w:val="002238D4"/>
    <w:rsid w:val="002E4677"/>
    <w:rsid w:val="00316ABA"/>
    <w:rsid w:val="003205E2"/>
    <w:rsid w:val="00347783"/>
    <w:rsid w:val="0036712C"/>
    <w:rsid w:val="00381FF1"/>
    <w:rsid w:val="003B7206"/>
    <w:rsid w:val="003D5F3C"/>
    <w:rsid w:val="00406839"/>
    <w:rsid w:val="00415058"/>
    <w:rsid w:val="004740E7"/>
    <w:rsid w:val="005252BE"/>
    <w:rsid w:val="00537AE8"/>
    <w:rsid w:val="005620D2"/>
    <w:rsid w:val="005760C1"/>
    <w:rsid w:val="005C460B"/>
    <w:rsid w:val="0064115C"/>
    <w:rsid w:val="00667CED"/>
    <w:rsid w:val="006E1ED5"/>
    <w:rsid w:val="006F2311"/>
    <w:rsid w:val="00721329"/>
    <w:rsid w:val="007739D7"/>
    <w:rsid w:val="007760EE"/>
    <w:rsid w:val="007C7AA3"/>
    <w:rsid w:val="007D5AEB"/>
    <w:rsid w:val="007D6A50"/>
    <w:rsid w:val="007F1C9B"/>
    <w:rsid w:val="00801E63"/>
    <w:rsid w:val="00822264"/>
    <w:rsid w:val="0089542A"/>
    <w:rsid w:val="008B3DA9"/>
    <w:rsid w:val="008B6ED5"/>
    <w:rsid w:val="008E0F3D"/>
    <w:rsid w:val="0093383C"/>
    <w:rsid w:val="00947237"/>
    <w:rsid w:val="009F455B"/>
    <w:rsid w:val="00A54C9C"/>
    <w:rsid w:val="00A8102F"/>
    <w:rsid w:val="00AD3F12"/>
    <w:rsid w:val="00AD70AA"/>
    <w:rsid w:val="00AF2607"/>
    <w:rsid w:val="00B66116"/>
    <w:rsid w:val="00B82439"/>
    <w:rsid w:val="00BF6BF7"/>
    <w:rsid w:val="00C039EE"/>
    <w:rsid w:val="00C16DA9"/>
    <w:rsid w:val="00C3282B"/>
    <w:rsid w:val="00C65931"/>
    <w:rsid w:val="00C831FB"/>
    <w:rsid w:val="00C84941"/>
    <w:rsid w:val="00C95BE8"/>
    <w:rsid w:val="00CC4F5A"/>
    <w:rsid w:val="00CD4BBD"/>
    <w:rsid w:val="00D225BC"/>
    <w:rsid w:val="00D90A79"/>
    <w:rsid w:val="00D955C9"/>
    <w:rsid w:val="00DD2646"/>
    <w:rsid w:val="00DE2591"/>
    <w:rsid w:val="00E23AF3"/>
    <w:rsid w:val="00E64AFA"/>
    <w:rsid w:val="00E82045"/>
    <w:rsid w:val="00F12033"/>
    <w:rsid w:val="00F1302E"/>
    <w:rsid w:val="00F4635E"/>
    <w:rsid w:val="00F513EE"/>
    <w:rsid w:val="00F55680"/>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50</TotalTime>
  <Pages>20</Pages>
  <Words>26993</Words>
  <Characters>153862</Characters>
  <Application>Microsoft Office Word</Application>
  <DocSecurity>0</DocSecurity>
  <Lines>1282</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10-14T13:12:00Z</dcterms:created>
  <dcterms:modified xsi:type="dcterms:W3CDTF">2021-10-2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